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A34CB" w14:textId="5B9C7A98" w:rsidR="00E81978" w:rsidRDefault="00E86B40">
      <w:pPr>
        <w:pStyle w:val="Title"/>
      </w:pPr>
      <w:r>
        <w:t xml:space="preserve">Age-Based Stereotypes </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0F820E5" w14:textId="77777777" w:rsidR="00B823AA" w:rsidRDefault="00E86B40" w:rsidP="00B823AA">
          <w:pPr>
            <w:pStyle w:val="Title2"/>
          </w:pPr>
          <w:r>
            <w:t>[Author Name(s), First M. Last, Omit Titles and Degrees]</w:t>
          </w:r>
        </w:p>
      </w:sdtContent>
    </w:sdt>
    <w:p w14:paraId="6A12C02A" w14:textId="77777777" w:rsidR="00E81978" w:rsidRDefault="00207C9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C62F654" w14:textId="77777777" w:rsidR="003F5409" w:rsidRDefault="003F5409" w:rsidP="00B823AA">
      <w:pPr>
        <w:pStyle w:val="Title2"/>
      </w:pPr>
    </w:p>
    <w:p w14:paraId="2B90E403" w14:textId="77777777" w:rsidR="003F5409" w:rsidRDefault="003F5409" w:rsidP="00B823AA">
      <w:pPr>
        <w:pStyle w:val="Title2"/>
      </w:pPr>
    </w:p>
    <w:p w14:paraId="7088055A" w14:textId="77777777" w:rsidR="003F5409" w:rsidRDefault="003F5409" w:rsidP="00B823AA">
      <w:pPr>
        <w:pStyle w:val="Title2"/>
      </w:pPr>
    </w:p>
    <w:p w14:paraId="2D424BBA" w14:textId="77777777" w:rsidR="003F5409" w:rsidRDefault="003F5409" w:rsidP="00B823AA">
      <w:pPr>
        <w:pStyle w:val="Title2"/>
      </w:pPr>
    </w:p>
    <w:p w14:paraId="635FE620" w14:textId="77777777" w:rsidR="003F5409" w:rsidRDefault="003F5409" w:rsidP="00B823AA">
      <w:pPr>
        <w:pStyle w:val="Title2"/>
      </w:pPr>
    </w:p>
    <w:p w14:paraId="710C455F" w14:textId="77777777" w:rsidR="003F5409" w:rsidRDefault="003F5409" w:rsidP="00B823AA">
      <w:pPr>
        <w:pStyle w:val="Title2"/>
      </w:pPr>
    </w:p>
    <w:p w14:paraId="7ECE2EFD" w14:textId="77777777" w:rsidR="003F5409" w:rsidRDefault="003F5409" w:rsidP="00B823AA">
      <w:pPr>
        <w:pStyle w:val="Title2"/>
      </w:pPr>
    </w:p>
    <w:p w14:paraId="46EDAC40" w14:textId="77777777" w:rsidR="003F5409" w:rsidRDefault="003F5409" w:rsidP="00B823AA">
      <w:pPr>
        <w:pStyle w:val="Title2"/>
      </w:pPr>
    </w:p>
    <w:p w14:paraId="26F5F555" w14:textId="77777777" w:rsidR="003F5409" w:rsidRDefault="003F5409" w:rsidP="00B823AA">
      <w:pPr>
        <w:pStyle w:val="Title2"/>
      </w:pPr>
    </w:p>
    <w:p w14:paraId="44D18ECD" w14:textId="77777777" w:rsidR="003F5409" w:rsidRDefault="003F5409" w:rsidP="00B823AA">
      <w:pPr>
        <w:pStyle w:val="Title2"/>
      </w:pPr>
    </w:p>
    <w:p w14:paraId="36602EE8" w14:textId="77777777" w:rsidR="003F5409" w:rsidRDefault="003F5409" w:rsidP="00B823AA">
      <w:pPr>
        <w:pStyle w:val="Title2"/>
      </w:pPr>
    </w:p>
    <w:p w14:paraId="22F44B5B" w14:textId="77777777" w:rsidR="003F5409" w:rsidRDefault="003F5409" w:rsidP="00B823AA">
      <w:pPr>
        <w:pStyle w:val="Title2"/>
      </w:pPr>
    </w:p>
    <w:p w14:paraId="10FBAA11" w14:textId="77777777" w:rsidR="003F5409" w:rsidRDefault="003F5409" w:rsidP="00B823AA">
      <w:pPr>
        <w:pStyle w:val="Title2"/>
      </w:pPr>
    </w:p>
    <w:p w14:paraId="21B81702" w14:textId="77777777" w:rsidR="003F5409" w:rsidRDefault="003F5409" w:rsidP="00B823AA">
      <w:pPr>
        <w:pStyle w:val="Title2"/>
      </w:pPr>
    </w:p>
    <w:p w14:paraId="2E57707C" w14:textId="77777777" w:rsidR="003F5409" w:rsidRDefault="003F5409" w:rsidP="00B823AA">
      <w:pPr>
        <w:pStyle w:val="Title2"/>
      </w:pPr>
    </w:p>
    <w:p w14:paraId="6B8306D5" w14:textId="77777777" w:rsidR="003F5409" w:rsidRDefault="003F5409" w:rsidP="00B823AA">
      <w:pPr>
        <w:pStyle w:val="Title2"/>
      </w:pPr>
    </w:p>
    <w:p w14:paraId="1CAA05A7" w14:textId="22B8CFF0" w:rsidR="00296FED" w:rsidRDefault="00E86B40" w:rsidP="00D75ACE">
      <w:pPr>
        <w:pStyle w:val="Title"/>
      </w:pPr>
      <w:r>
        <w:lastRenderedPageBreak/>
        <w:t>Age-Based Stereotypes</w:t>
      </w:r>
    </w:p>
    <w:p w14:paraId="5C02FD26" w14:textId="56B9373F" w:rsidR="00541017" w:rsidRDefault="00E86B40" w:rsidP="004A0565">
      <w:pPr>
        <w:pStyle w:val="Title"/>
        <w:numPr>
          <w:ilvl w:val="0"/>
          <w:numId w:val="18"/>
        </w:numPr>
        <w:jc w:val="left"/>
      </w:pPr>
      <w:r>
        <w:t xml:space="preserve">Gender-based Stereotypes and age-based stereotypes are quite common in this complex and conflicting world. It has been </w:t>
      </w:r>
      <w:r w:rsidR="0099012D">
        <w:t xml:space="preserve">a </w:t>
      </w:r>
      <w:r>
        <w:t xml:space="preserve">common practice </w:t>
      </w:r>
      <w:r w:rsidR="0099012D">
        <w:t>among the peoples of the</w:t>
      </w:r>
      <w:r>
        <w:t xml:space="preserve"> world to compare and contrast different generations belong</w:t>
      </w:r>
      <w:r w:rsidR="0099012D">
        <w:t>ing</w:t>
      </w:r>
      <w:r>
        <w:t xml:space="preserve"> to different time periods. A number of generational theories are discussed to effectively understand the exact nature of those generations. Similarly, there have been several theses and anti-theses about Generation Y</w:t>
      </w:r>
      <w:r w:rsidR="0099012D">
        <w:t xml:space="preserve"> (</w:t>
      </w:r>
      <w:r>
        <w:t>1981-</w:t>
      </w:r>
      <w:r w:rsidR="0099012D">
        <w:t>1999)</w:t>
      </w:r>
      <w:r>
        <w:t>.</w:t>
      </w:r>
      <w:r w:rsidR="006425A1">
        <w:t xml:space="preserve"> </w:t>
      </w:r>
      <w:r w:rsidR="0099012D">
        <w:t>According to s</w:t>
      </w:r>
      <w:r w:rsidR="006425A1">
        <w:t>ocial and political thinkers, this generation and its experiences are shaped by the invention of computers, economic boom, and the</w:t>
      </w:r>
      <w:r w:rsidR="0099012D">
        <w:t xml:space="preserve">, </w:t>
      </w:r>
      <w:r w:rsidR="006425A1">
        <w:t>most significant</w:t>
      </w:r>
      <w:r w:rsidR="0099012D">
        <w:t>ly,</w:t>
      </w:r>
      <w:r w:rsidR="006425A1">
        <w:t xml:space="preserve"> </w:t>
      </w:r>
      <w:r w:rsidR="0099012D">
        <w:t xml:space="preserve">September </w:t>
      </w:r>
      <w:r w:rsidR="006425A1">
        <w:t>11 attacks</w:t>
      </w:r>
      <w:r w:rsidR="00E7207F">
        <w:t xml:space="preserve"> </w:t>
      </w:r>
      <w:r w:rsidR="00E7207F">
        <w:fldChar w:fldCharType="begin"/>
      </w:r>
      <w:r w:rsidR="00E7207F">
        <w:instrText xml:space="preserve"> ADDIN ZOTERO_ITEM CSL_CITATION {"citationID":"7tlmOZSV","properties":{"formattedCitation":"(\\uc0\\u8220{}Targeting generation Y - ProQuest,\\uc0\\u8221{} n.d.)","plainCitation":"(“Targeting generation Y - ProQuest,” n.d.)","noteIndex":0},"citationItems":[{"id":379,"uris":["http://zotero.org/users/local/ZD9MNZ2P/items/PX9BX6IM"],"uri":["http://zotero.org/users/local/ZD9MNZ2P/items/PX9BX6IM"],"itemData":{"id":379,"type":"webpage","title":"Targeting generation Y - ProQuest","URL":"https://search.proquest.com/openview/4ea057953a88f259e70191417a6991de/1?pq-origsite=gscholar&amp;cbl=49209","language":"en","accessed":{"date-parts":[["2019",7,2]]}}}],"schema":"https://github.com/citation-style-language/schema/raw/master/csl-citation.json"} </w:instrText>
      </w:r>
      <w:r w:rsidR="00E7207F">
        <w:fldChar w:fldCharType="separate"/>
      </w:r>
      <w:r w:rsidR="00E7207F">
        <w:rPr>
          <w:rFonts w:ascii="Times New Roman" w:hAnsi="Times New Roman" w:cs="Times New Roman"/>
        </w:rPr>
        <w:t>( Linda P, 2002</w:t>
      </w:r>
      <w:r w:rsidR="00E7207F" w:rsidRPr="00E7207F">
        <w:rPr>
          <w:rFonts w:ascii="Times New Roman" w:hAnsi="Times New Roman" w:cs="Times New Roman"/>
        </w:rPr>
        <w:t>)</w:t>
      </w:r>
      <w:r w:rsidR="00E7207F">
        <w:fldChar w:fldCharType="end"/>
      </w:r>
      <w:r w:rsidR="006425A1">
        <w:t xml:space="preserve">. </w:t>
      </w:r>
      <w:r>
        <w:t xml:space="preserve">However, not all these theories are accurate in their description. It has </w:t>
      </w:r>
      <w:r w:rsidR="0099012D">
        <w:t xml:space="preserve">been </w:t>
      </w:r>
      <w:r>
        <w:t xml:space="preserve">suggested that we are </w:t>
      </w:r>
      <w:r w:rsidR="00FD7C1E">
        <w:t>n</w:t>
      </w:r>
      <w:r w:rsidR="0099012D" w:rsidRPr="0099012D">
        <w:t xml:space="preserve">arcissistic </w:t>
      </w:r>
      <w:r>
        <w:t>and self-cent</w:t>
      </w:r>
      <w:r w:rsidR="0099012D">
        <w:t>ered</w:t>
      </w:r>
      <w:r w:rsidR="00FD7C1E">
        <w:t>,</w:t>
      </w:r>
      <w:r w:rsidR="0099012D">
        <w:t xml:space="preserve"> </w:t>
      </w:r>
      <w:r>
        <w:t>which is a biased opinion. Furthermore, the point that we</w:t>
      </w:r>
      <w:r w:rsidR="00D47FB3">
        <w:t xml:space="preserve"> value inputs</w:t>
      </w:r>
      <w:r>
        <w:t xml:space="preserve"> is not totally justified</w:t>
      </w:r>
      <w:r w:rsidR="0099012D">
        <w:rPr>
          <w:rStyle w:val="CommentReference"/>
          <w:rFonts w:asciiTheme="minorHAnsi" w:eastAsiaTheme="minorEastAsia" w:hAnsiTheme="minorHAnsi" w:cstheme="minorBidi"/>
        </w:rPr>
        <w:t>.</w:t>
      </w:r>
      <w:r>
        <w:t xml:space="preserve"> Nevertheless, some of the views are correct as well as people born </w:t>
      </w:r>
      <w:r w:rsidR="0099012D">
        <w:t xml:space="preserve">during </w:t>
      </w:r>
      <w:r>
        <w:t>these years</w:t>
      </w:r>
      <w:r w:rsidR="00D031D1">
        <w:t xml:space="preserve"> like challenges, and yes, we are</w:t>
      </w:r>
      <w:r w:rsidR="0099012D">
        <w:t xml:space="preserve"> a</w:t>
      </w:r>
      <w:r w:rsidR="00D031D1">
        <w:t xml:space="preserve"> technology- literate generation. Moreover, </w:t>
      </w:r>
      <w:r w:rsidR="0099012D">
        <w:t>G</w:t>
      </w:r>
      <w:r w:rsidR="00D031D1">
        <w:t xml:space="preserve">eneration </w:t>
      </w:r>
      <w:r w:rsidR="0099012D">
        <w:t>Y</w:t>
      </w:r>
      <w:r w:rsidR="00D031D1">
        <w:t xml:space="preserve"> has a strong moral sense as well. Hence, some age-based stereotypes are valid, but not all of them. </w:t>
      </w:r>
    </w:p>
    <w:p w14:paraId="4CAB7B94" w14:textId="6B851F18" w:rsidR="00D031D1" w:rsidRDefault="00E86B40" w:rsidP="004A0565">
      <w:pPr>
        <w:pStyle w:val="Title"/>
        <w:numPr>
          <w:ilvl w:val="0"/>
          <w:numId w:val="18"/>
        </w:numPr>
        <w:jc w:val="left"/>
      </w:pPr>
      <w:r>
        <w:t>Yes! I used to consider that people belonging to the next generation are more s</w:t>
      </w:r>
      <w:r w:rsidR="0099012D">
        <w:t>k</w:t>
      </w:r>
      <w:r>
        <w:t xml:space="preserve">eptical of authority. I used to assume that those individuals do not like to be governed by any legitimate </w:t>
      </w:r>
      <w:r w:rsidR="009878A3">
        <w:t xml:space="preserve">authority. However, I was mistaken in this view. Sociologists and social thinkers have associated this trait with Generation Y. The assumption is a subjective point of view, not </w:t>
      </w:r>
      <w:r w:rsidR="00FD7C1E">
        <w:t>an</w:t>
      </w:r>
      <w:r w:rsidR="009878A3">
        <w:t xml:space="preserve"> objective one. </w:t>
      </w:r>
      <w:r w:rsidR="007F1009">
        <w:t>Moreover, I used to assume that older people are more egoist</w:t>
      </w:r>
      <w:r w:rsidR="00FD7C1E">
        <w:t>ic</w:t>
      </w:r>
      <w:r w:rsidR="007F1009">
        <w:t xml:space="preserve"> in nature</w:t>
      </w:r>
      <w:r w:rsidR="00FD7C1E">
        <w:t>,</w:t>
      </w:r>
      <w:r w:rsidR="006425A1">
        <w:t xml:space="preserve"> which is wrong. Even the same perspective is shared for Generation Y. in addition, I used to believe that generation X is more social than us, but I was </w:t>
      </w:r>
      <w:r w:rsidR="00FD7C1E">
        <w:t>wrong</w:t>
      </w:r>
      <w:r w:rsidR="006425A1">
        <w:t xml:space="preserve">. This attribute of being more social is associated with my generation Y.  </w:t>
      </w:r>
    </w:p>
    <w:p w14:paraId="7550F727" w14:textId="0E0A98ED" w:rsidR="009878A3" w:rsidRDefault="00E86B40" w:rsidP="004A0565">
      <w:pPr>
        <w:pStyle w:val="Title"/>
        <w:numPr>
          <w:ilvl w:val="0"/>
          <w:numId w:val="18"/>
        </w:numPr>
        <w:jc w:val="left"/>
      </w:pPr>
      <w:r>
        <w:lastRenderedPageBreak/>
        <w:t>It makes me feel very uncomfortable when someone assumes anything about me. It is not justified to subjectively perceive things. One should keep in mind that subjectivity only offers a lop-sided view of things. It is never an accurate version of reality. Hence, this stereotypical assessment of things is quite common in societies. Nevertheless, stereotypes are not the actual description</w:t>
      </w:r>
      <w:r w:rsidR="001B2C2B">
        <w:t xml:space="preserve"> as generalization never works accurately</w:t>
      </w:r>
      <w:r>
        <w:t xml:space="preserve">. </w:t>
      </w:r>
    </w:p>
    <w:p w14:paraId="0BD3BFF1" w14:textId="30F5577C" w:rsidR="000C5195" w:rsidRDefault="00E86B40" w:rsidP="004A0565">
      <w:pPr>
        <w:pStyle w:val="Title"/>
        <w:numPr>
          <w:ilvl w:val="0"/>
          <w:numId w:val="18"/>
        </w:numPr>
        <w:jc w:val="left"/>
      </w:pPr>
      <w:r>
        <w:t xml:space="preserve">The three sociological perspectives on ageing are </w:t>
      </w:r>
      <w:r w:rsidR="00FD7C1E">
        <w:t>c</w:t>
      </w:r>
      <w:r>
        <w:t xml:space="preserve">onflict, </w:t>
      </w:r>
      <w:r w:rsidR="00FD7C1E">
        <w:t>f</w:t>
      </w:r>
      <w:r>
        <w:t xml:space="preserve">unctionalism, and </w:t>
      </w:r>
      <w:r w:rsidR="00FD7C1E">
        <w:t>s</w:t>
      </w:r>
      <w:r>
        <w:t xml:space="preserve">ymbolic </w:t>
      </w:r>
      <w:r w:rsidR="00FD7C1E">
        <w:t>i</w:t>
      </w:r>
      <w:bookmarkStart w:id="0" w:name="_GoBack"/>
      <w:bookmarkEnd w:id="0"/>
      <w:r>
        <w:t>nteractionism. These three sociological perspectives view the process of ageing different</w:t>
      </w:r>
      <w:r w:rsidRPr="00E7207F">
        <w:t>ly</w:t>
      </w:r>
      <w:r w:rsidR="00E7207F" w:rsidRPr="00E7207F">
        <w:t xml:space="preserve"> (</w:t>
      </w:r>
      <w:r w:rsidR="00E7207F" w:rsidRPr="00E7207F">
        <w:rPr>
          <w:rFonts w:ascii="Times New Roman" w:hAnsi="Times New Roman" w:cs="Times New Roman"/>
          <w:shd w:val="clear" w:color="auto" w:fill="FFFFFF"/>
        </w:rPr>
        <w:t>McPherson, 1983</w:t>
      </w:r>
      <w:r w:rsidR="00E7207F" w:rsidRPr="00E7207F">
        <w:rPr>
          <w:rFonts w:ascii="Arial" w:hAnsi="Arial" w:cs="Arial"/>
          <w:shd w:val="clear" w:color="auto" w:fill="FFFFFF"/>
        </w:rPr>
        <w:t>)</w:t>
      </w:r>
      <w:r w:rsidRPr="00E7207F">
        <w:t xml:space="preserve">. </w:t>
      </w:r>
      <w:r>
        <w:t xml:space="preserve">Symbolic interactionism highlights that energy diminishes with the age and elderly people lose interactions as well. They are not that much active in society. Functionalism states that this something natural and this is an important factor in promoting the harmonious equilibrium in society. Furthermore, conflict sociologist opines that aged people </w:t>
      </w:r>
      <w:r w:rsidR="007F1009">
        <w:t>are fighting with young people for their share of resources. Every sociological perspective has its own area of study and presents different views on the natural process of ageing.</w:t>
      </w:r>
    </w:p>
    <w:p w14:paraId="3E28054D" w14:textId="5E63EB72" w:rsidR="00AD5735" w:rsidRDefault="00E86B40" w:rsidP="00AD5735">
      <w:pPr>
        <w:pStyle w:val="Title"/>
        <w:numPr>
          <w:ilvl w:val="0"/>
          <w:numId w:val="18"/>
        </w:numPr>
        <w:jc w:val="left"/>
      </w:pPr>
      <w:r>
        <w:t xml:space="preserve">The functionalist perspective of ageing resonates more with my views on aging. I strongly believe that this is something natural in society. The process of ageing is natural and universal. Everyone has to go through it and one must be prepared enough to deal with the associated challenges. Hegel states that change is constant in life, so one must be ready enough for the process. Societies have set patterns that help in balancing different elements in societies. </w:t>
      </w:r>
      <w:r w:rsidR="00D47FB3">
        <w:t>So, this perspective helps in balancing both young and elders of the society. Moreover, other sociological perspectives are also valid under their own circumstances. Nevertheless</w:t>
      </w:r>
      <w:r>
        <w:t xml:space="preserve">, </w:t>
      </w:r>
      <w:r w:rsidR="00E7207F">
        <w:t>functionalism is</w:t>
      </w:r>
      <w:r w:rsidR="00D47FB3">
        <w:t xml:space="preserve"> more relevant and</w:t>
      </w:r>
      <w:r w:rsidR="00E7207F">
        <w:t xml:space="preserve"> important in understan</w:t>
      </w:r>
      <w:r w:rsidR="00D47FB3">
        <w:t xml:space="preserve">ding </w:t>
      </w:r>
      <w:r w:rsidR="001B2C2B">
        <w:t xml:space="preserve">the </w:t>
      </w:r>
      <w:r w:rsidR="00D47FB3">
        <w:t xml:space="preserve">concept of age-based stereotypes. </w:t>
      </w:r>
    </w:p>
    <w:p w14:paraId="24BD2DE9" w14:textId="167E2704" w:rsidR="00AD5735" w:rsidRPr="00D0041B" w:rsidRDefault="00E86B40" w:rsidP="00AD5735">
      <w:pPr>
        <w:pStyle w:val="Title"/>
        <w:jc w:val="left"/>
        <w:rPr>
          <w:b/>
          <w:bCs/>
        </w:rPr>
      </w:pPr>
      <w:r w:rsidRPr="00D0041B">
        <w:rPr>
          <w:b/>
          <w:bCs/>
        </w:rPr>
        <w:lastRenderedPageBreak/>
        <w:t>References</w:t>
      </w:r>
    </w:p>
    <w:p w14:paraId="2E359AFB" w14:textId="0DABC2CA" w:rsidR="00E7207F" w:rsidRDefault="00E86B40" w:rsidP="00E7207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7207F">
        <w:rPr>
          <w:rFonts w:ascii="Times New Roman" w:hAnsi="Times New Roman" w:cs="Times New Roman"/>
        </w:rPr>
        <w:t>Targeting generation Y - ProQuest. (n.d.). Retrieved July 2, 2019,</w:t>
      </w:r>
    </w:p>
    <w:p w14:paraId="0FF34FD4" w14:textId="5F6CF304" w:rsidR="00E7207F" w:rsidRPr="00E7207F" w:rsidRDefault="00E86B40" w:rsidP="00E7207F">
      <w:pPr>
        <w:pStyle w:val="Heading4"/>
        <w:spacing w:line="360" w:lineRule="atLeast"/>
        <w:ind w:firstLine="0"/>
        <w:rPr>
          <w:rFonts w:asciiTheme="minorHAnsi" w:hAnsiTheme="minorHAnsi" w:cstheme="minorHAnsi"/>
          <w:b w:val="0"/>
          <w:bCs w:val="0"/>
          <w:color w:val="000000"/>
          <w:kern w:val="0"/>
        </w:rPr>
      </w:pPr>
      <w:r w:rsidRPr="00E7207F">
        <w:rPr>
          <w:rFonts w:asciiTheme="minorHAnsi" w:hAnsiTheme="minorHAnsi" w:cstheme="minorHAnsi"/>
          <w:b w:val="0"/>
          <w:bCs w:val="0"/>
          <w:i w:val="0"/>
          <w:iCs w:val="0"/>
          <w:color w:val="000000"/>
        </w:rPr>
        <w:t>Aging As A Social Process: An Introduction To Individual And - Google Search</w:t>
      </w:r>
      <w:r w:rsidRPr="00E7207F">
        <w:rPr>
          <w:rFonts w:asciiTheme="minorHAnsi" w:hAnsiTheme="minorHAnsi" w:cstheme="minorHAnsi"/>
          <w:b w:val="0"/>
          <w:bCs w:val="0"/>
          <w:color w:val="000000"/>
        </w:rPr>
        <w:t>. (2019). </w:t>
      </w:r>
      <w:r w:rsidRPr="00E7207F">
        <w:rPr>
          <w:rFonts w:asciiTheme="minorHAnsi" w:hAnsiTheme="minorHAnsi" w:cstheme="minorHAnsi"/>
          <w:b w:val="0"/>
          <w:bCs w:val="0"/>
          <w:i w:val="0"/>
          <w:iCs w:val="0"/>
          <w:color w:val="000000"/>
        </w:rPr>
        <w:t>Google.com</w:t>
      </w:r>
      <w:r w:rsidRPr="00E7207F">
        <w:rPr>
          <w:rFonts w:asciiTheme="minorHAnsi" w:hAnsiTheme="minorHAnsi" w:cstheme="minorHAnsi"/>
          <w:b w:val="0"/>
          <w:bCs w:val="0"/>
          <w:color w:val="000000"/>
        </w:rPr>
        <w:t xml:space="preserve">. </w:t>
      </w:r>
    </w:p>
    <w:p w14:paraId="115C7928" w14:textId="77777777" w:rsidR="00E7207F" w:rsidRPr="00E7207F" w:rsidRDefault="00E7207F" w:rsidP="00E7207F"/>
    <w:p w14:paraId="00AB7A68" w14:textId="36822EA5" w:rsidR="00E7207F" w:rsidRDefault="00E86B40" w:rsidP="00AD5735">
      <w:pPr>
        <w:pStyle w:val="Title"/>
        <w:jc w:val="left"/>
      </w:pPr>
      <w:r>
        <w:fldChar w:fldCharType="end"/>
      </w:r>
    </w:p>
    <w:p w14:paraId="258A0FCB" w14:textId="3C8CAA59" w:rsidR="00AD5735" w:rsidRDefault="00AD5735" w:rsidP="00AD5735">
      <w:pPr>
        <w:pStyle w:val="Title"/>
        <w:jc w:val="left"/>
      </w:pPr>
    </w:p>
    <w:p w14:paraId="7B6FFCBC" w14:textId="123FA16D" w:rsidR="00AD5735" w:rsidRDefault="00AD5735" w:rsidP="00AD5735">
      <w:pPr>
        <w:pStyle w:val="Title"/>
        <w:jc w:val="left"/>
      </w:pPr>
    </w:p>
    <w:p w14:paraId="2E208015" w14:textId="2FDE62EC" w:rsidR="00AD5735" w:rsidRDefault="00AD5735" w:rsidP="00AD5735">
      <w:pPr>
        <w:pStyle w:val="Title"/>
        <w:jc w:val="left"/>
      </w:pPr>
    </w:p>
    <w:p w14:paraId="0185C18B" w14:textId="035EA1C1" w:rsidR="00AD5735" w:rsidRDefault="00AD5735" w:rsidP="00AD5735">
      <w:pPr>
        <w:pStyle w:val="Title"/>
        <w:jc w:val="left"/>
      </w:pPr>
    </w:p>
    <w:p w14:paraId="60701BB0" w14:textId="47E32B93" w:rsidR="00AD5735" w:rsidRDefault="00AD5735" w:rsidP="00AD5735">
      <w:pPr>
        <w:pStyle w:val="Title"/>
        <w:jc w:val="left"/>
      </w:pPr>
    </w:p>
    <w:p w14:paraId="710B91EC" w14:textId="63E9FDAC" w:rsidR="00AD5735" w:rsidRDefault="00AD5735" w:rsidP="00AD5735">
      <w:pPr>
        <w:pStyle w:val="Title"/>
        <w:jc w:val="left"/>
      </w:pPr>
    </w:p>
    <w:p w14:paraId="22B5A1E7" w14:textId="2D10DC68" w:rsidR="00AD5735" w:rsidRDefault="00AD5735" w:rsidP="00AD5735">
      <w:pPr>
        <w:pStyle w:val="Title"/>
        <w:jc w:val="left"/>
      </w:pPr>
    </w:p>
    <w:p w14:paraId="7AE4522D" w14:textId="243184BB" w:rsidR="00AD5735" w:rsidRDefault="00AD5735" w:rsidP="00AD5735">
      <w:pPr>
        <w:pStyle w:val="Title"/>
        <w:jc w:val="left"/>
      </w:pPr>
    </w:p>
    <w:p w14:paraId="1ABDC17E" w14:textId="7CB4C427" w:rsidR="00AD5735" w:rsidRDefault="00AD5735" w:rsidP="00AD5735">
      <w:pPr>
        <w:pStyle w:val="Title"/>
        <w:jc w:val="left"/>
      </w:pPr>
    </w:p>
    <w:p w14:paraId="3DD61403" w14:textId="58CA9D11" w:rsidR="00AD5735" w:rsidRDefault="00AD5735" w:rsidP="00AD5735">
      <w:pPr>
        <w:pStyle w:val="Title"/>
        <w:jc w:val="left"/>
      </w:pPr>
    </w:p>
    <w:p w14:paraId="6FF8772E" w14:textId="2A011008" w:rsidR="00AD5735" w:rsidRDefault="00AD5735" w:rsidP="00AD5735">
      <w:pPr>
        <w:pStyle w:val="Title"/>
        <w:jc w:val="left"/>
      </w:pPr>
    </w:p>
    <w:p w14:paraId="05D0C12D" w14:textId="348F8CA7" w:rsidR="00AD5735" w:rsidRDefault="00AD5735" w:rsidP="00AD5735">
      <w:pPr>
        <w:pStyle w:val="Title"/>
        <w:jc w:val="left"/>
      </w:pPr>
    </w:p>
    <w:p w14:paraId="0213AA14" w14:textId="477078B6" w:rsidR="00AD5735" w:rsidRDefault="00AD5735" w:rsidP="00AD5735">
      <w:pPr>
        <w:pStyle w:val="Title"/>
        <w:jc w:val="left"/>
      </w:pPr>
    </w:p>
    <w:p w14:paraId="40D3C7D8" w14:textId="17A67F44" w:rsidR="00AD5735" w:rsidRDefault="00AD5735" w:rsidP="00AD5735">
      <w:pPr>
        <w:pStyle w:val="Title"/>
        <w:jc w:val="left"/>
      </w:pPr>
    </w:p>
    <w:p w14:paraId="696D065A" w14:textId="1699A2CF" w:rsidR="00AD5735" w:rsidRDefault="00AD5735" w:rsidP="00AD5735">
      <w:pPr>
        <w:pStyle w:val="Title"/>
        <w:jc w:val="left"/>
      </w:pPr>
    </w:p>
    <w:p w14:paraId="1F079932" w14:textId="018CDD46" w:rsidR="00AD5735" w:rsidRDefault="00AD5735" w:rsidP="00AD5735">
      <w:pPr>
        <w:pStyle w:val="Title"/>
        <w:jc w:val="left"/>
      </w:pPr>
    </w:p>
    <w:p w14:paraId="14116C32" w14:textId="7B70829E" w:rsidR="00AD5735" w:rsidRDefault="00AD5735" w:rsidP="00AD5735">
      <w:pPr>
        <w:pStyle w:val="Title"/>
        <w:jc w:val="left"/>
      </w:pPr>
    </w:p>
    <w:p w14:paraId="264FE58B" w14:textId="6225C436" w:rsidR="00AD5735" w:rsidRDefault="00AD5735" w:rsidP="00AD5735">
      <w:pPr>
        <w:pStyle w:val="Title"/>
        <w:jc w:val="left"/>
      </w:pPr>
    </w:p>
    <w:p w14:paraId="5DE526BA" w14:textId="2D4D0531" w:rsidR="00AD5735" w:rsidRPr="00AD5735" w:rsidRDefault="00E86B40" w:rsidP="00AD5735">
      <w:pPr>
        <w:pStyle w:val="Title"/>
        <w:jc w:val="left"/>
        <w:rPr>
          <w:b/>
          <w:bCs/>
        </w:rPr>
      </w:pPr>
      <w:r w:rsidRPr="00AD5735">
        <w:rPr>
          <w:b/>
          <w:bCs/>
        </w:rPr>
        <w:t>References</w:t>
      </w:r>
    </w:p>
    <w:p w14:paraId="7ECCE87C" w14:textId="406F2486" w:rsidR="00AD5735" w:rsidRDefault="00AD5735" w:rsidP="00AD5735">
      <w:pPr>
        <w:pStyle w:val="Title"/>
        <w:jc w:val="left"/>
      </w:pPr>
    </w:p>
    <w:p w14:paraId="0C272999" w14:textId="77777777" w:rsidR="003F73AD" w:rsidRDefault="003F73AD" w:rsidP="003F73AD">
      <w:pPr>
        <w:pStyle w:val="Title"/>
        <w:ind w:firstLine="360"/>
        <w:jc w:val="left"/>
      </w:pPr>
    </w:p>
    <w:p w14:paraId="669912DD" w14:textId="77777777" w:rsidR="003F73AD" w:rsidRDefault="003F73AD" w:rsidP="003F73AD">
      <w:pPr>
        <w:pStyle w:val="Title"/>
        <w:ind w:firstLine="360"/>
        <w:jc w:val="left"/>
      </w:pPr>
    </w:p>
    <w:p w14:paraId="41A79D47" w14:textId="77777777" w:rsidR="00F82768" w:rsidRDefault="00E86B40" w:rsidP="00F82768">
      <w:r>
        <w:tab/>
      </w:r>
    </w:p>
    <w:sectPr w:rsidR="00F827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E972B" w14:textId="77777777" w:rsidR="00207C96" w:rsidRDefault="00207C96">
      <w:pPr>
        <w:spacing w:line="240" w:lineRule="auto"/>
      </w:pPr>
      <w:r>
        <w:separator/>
      </w:r>
    </w:p>
  </w:endnote>
  <w:endnote w:type="continuationSeparator" w:id="0">
    <w:p w14:paraId="75CD981B" w14:textId="77777777" w:rsidR="00207C96" w:rsidRDefault="00207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60F12" w14:textId="77777777" w:rsidR="00207C96" w:rsidRDefault="00207C96">
      <w:pPr>
        <w:spacing w:line="240" w:lineRule="auto"/>
      </w:pPr>
      <w:r>
        <w:separator/>
      </w:r>
    </w:p>
  </w:footnote>
  <w:footnote w:type="continuationSeparator" w:id="0">
    <w:p w14:paraId="5A79C3DC" w14:textId="77777777" w:rsidR="00207C96" w:rsidRDefault="00207C9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6415F" w14:textId="70B67B3F" w:rsidR="00E81978" w:rsidRDefault="00E86B40">
    <w:pPr>
      <w:pStyle w:val="Header"/>
    </w:pPr>
    <w:r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4AE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AB5D6" w14:textId="38553A7A" w:rsidR="00E81978" w:rsidRDefault="00E86B40">
    <w:pPr>
      <w:pStyle w:val="Header"/>
      <w:rPr>
        <w:rStyle w:val="Strong"/>
      </w:rPr>
    </w:pPr>
    <w:r>
      <w:t>Running hea</w:t>
    </w:r>
    <w:r w:rsidR="00AD5735">
      <w:t>d</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D7C1E" w:rsidRPr="00FD7C1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7D737EE"/>
    <w:multiLevelType w:val="hybridMultilevel"/>
    <w:tmpl w:val="A372E1AC"/>
    <w:lvl w:ilvl="0" w:tplc="547EC444">
      <w:start w:val="1"/>
      <w:numFmt w:val="decimal"/>
      <w:lvlText w:val="%1."/>
      <w:lvlJc w:val="left"/>
      <w:pPr>
        <w:ind w:left="720" w:hanging="360"/>
      </w:pPr>
      <w:rPr>
        <w:rFonts w:hint="default"/>
      </w:rPr>
    </w:lvl>
    <w:lvl w:ilvl="1" w:tplc="1284B042" w:tentative="1">
      <w:start w:val="1"/>
      <w:numFmt w:val="lowerLetter"/>
      <w:lvlText w:val="%2."/>
      <w:lvlJc w:val="left"/>
      <w:pPr>
        <w:ind w:left="1440" w:hanging="360"/>
      </w:pPr>
    </w:lvl>
    <w:lvl w:ilvl="2" w:tplc="4FACEEE6" w:tentative="1">
      <w:start w:val="1"/>
      <w:numFmt w:val="lowerRoman"/>
      <w:lvlText w:val="%3."/>
      <w:lvlJc w:val="right"/>
      <w:pPr>
        <w:ind w:left="2160" w:hanging="180"/>
      </w:pPr>
    </w:lvl>
    <w:lvl w:ilvl="3" w:tplc="8ED8895A" w:tentative="1">
      <w:start w:val="1"/>
      <w:numFmt w:val="decimal"/>
      <w:lvlText w:val="%4."/>
      <w:lvlJc w:val="left"/>
      <w:pPr>
        <w:ind w:left="2880" w:hanging="360"/>
      </w:pPr>
    </w:lvl>
    <w:lvl w:ilvl="4" w:tplc="C0B69812" w:tentative="1">
      <w:start w:val="1"/>
      <w:numFmt w:val="lowerLetter"/>
      <w:lvlText w:val="%5."/>
      <w:lvlJc w:val="left"/>
      <w:pPr>
        <w:ind w:left="3600" w:hanging="360"/>
      </w:pPr>
    </w:lvl>
    <w:lvl w:ilvl="5" w:tplc="906E676A" w:tentative="1">
      <w:start w:val="1"/>
      <w:numFmt w:val="lowerRoman"/>
      <w:lvlText w:val="%6."/>
      <w:lvlJc w:val="right"/>
      <w:pPr>
        <w:ind w:left="4320" w:hanging="180"/>
      </w:pPr>
    </w:lvl>
    <w:lvl w:ilvl="6" w:tplc="A56EF0E8" w:tentative="1">
      <w:start w:val="1"/>
      <w:numFmt w:val="decimal"/>
      <w:lvlText w:val="%7."/>
      <w:lvlJc w:val="left"/>
      <w:pPr>
        <w:ind w:left="5040" w:hanging="360"/>
      </w:pPr>
    </w:lvl>
    <w:lvl w:ilvl="7" w:tplc="82D4861E" w:tentative="1">
      <w:start w:val="1"/>
      <w:numFmt w:val="lowerLetter"/>
      <w:lvlText w:val="%8."/>
      <w:lvlJc w:val="left"/>
      <w:pPr>
        <w:ind w:left="5760" w:hanging="360"/>
      </w:pPr>
    </w:lvl>
    <w:lvl w:ilvl="8" w:tplc="969A2E46" w:tentative="1">
      <w:start w:val="1"/>
      <w:numFmt w:val="lowerRoman"/>
      <w:lvlText w:val="%9."/>
      <w:lvlJc w:val="right"/>
      <w:pPr>
        <w:ind w:left="6480" w:hanging="180"/>
      </w:pPr>
    </w:lvl>
  </w:abstractNum>
  <w:abstractNum w:abstractNumId="11">
    <w:nsid w:val="3EF50FBD"/>
    <w:multiLevelType w:val="hybridMultilevel"/>
    <w:tmpl w:val="5C7EA23A"/>
    <w:lvl w:ilvl="0" w:tplc="40A8BC16">
      <w:start w:val="1"/>
      <w:numFmt w:val="decimal"/>
      <w:lvlText w:val="%1."/>
      <w:lvlJc w:val="left"/>
      <w:pPr>
        <w:ind w:left="720" w:hanging="360"/>
      </w:pPr>
      <w:rPr>
        <w:rFonts w:hint="default"/>
      </w:rPr>
    </w:lvl>
    <w:lvl w:ilvl="1" w:tplc="2FB6CF7C" w:tentative="1">
      <w:start w:val="1"/>
      <w:numFmt w:val="lowerLetter"/>
      <w:lvlText w:val="%2."/>
      <w:lvlJc w:val="left"/>
      <w:pPr>
        <w:ind w:left="1440" w:hanging="360"/>
      </w:pPr>
    </w:lvl>
    <w:lvl w:ilvl="2" w:tplc="82EAAE44" w:tentative="1">
      <w:start w:val="1"/>
      <w:numFmt w:val="lowerRoman"/>
      <w:lvlText w:val="%3."/>
      <w:lvlJc w:val="right"/>
      <w:pPr>
        <w:ind w:left="2160" w:hanging="180"/>
      </w:pPr>
    </w:lvl>
    <w:lvl w:ilvl="3" w:tplc="1BF84252" w:tentative="1">
      <w:start w:val="1"/>
      <w:numFmt w:val="decimal"/>
      <w:lvlText w:val="%4."/>
      <w:lvlJc w:val="left"/>
      <w:pPr>
        <w:ind w:left="2880" w:hanging="360"/>
      </w:pPr>
    </w:lvl>
    <w:lvl w:ilvl="4" w:tplc="A2B0B992" w:tentative="1">
      <w:start w:val="1"/>
      <w:numFmt w:val="lowerLetter"/>
      <w:lvlText w:val="%5."/>
      <w:lvlJc w:val="left"/>
      <w:pPr>
        <w:ind w:left="3600" w:hanging="360"/>
      </w:pPr>
    </w:lvl>
    <w:lvl w:ilvl="5" w:tplc="93F48838" w:tentative="1">
      <w:start w:val="1"/>
      <w:numFmt w:val="lowerRoman"/>
      <w:lvlText w:val="%6."/>
      <w:lvlJc w:val="right"/>
      <w:pPr>
        <w:ind w:left="4320" w:hanging="180"/>
      </w:pPr>
    </w:lvl>
    <w:lvl w:ilvl="6" w:tplc="571AFFEE" w:tentative="1">
      <w:start w:val="1"/>
      <w:numFmt w:val="decimal"/>
      <w:lvlText w:val="%7."/>
      <w:lvlJc w:val="left"/>
      <w:pPr>
        <w:ind w:left="5040" w:hanging="360"/>
      </w:pPr>
    </w:lvl>
    <w:lvl w:ilvl="7" w:tplc="061EEEA6" w:tentative="1">
      <w:start w:val="1"/>
      <w:numFmt w:val="lowerLetter"/>
      <w:lvlText w:val="%8."/>
      <w:lvlJc w:val="left"/>
      <w:pPr>
        <w:ind w:left="5760" w:hanging="360"/>
      </w:pPr>
    </w:lvl>
    <w:lvl w:ilvl="8" w:tplc="0888C198" w:tentative="1">
      <w:start w:val="1"/>
      <w:numFmt w:val="lowerRoman"/>
      <w:lvlText w:val="%9."/>
      <w:lvlJc w:val="right"/>
      <w:pPr>
        <w:ind w:left="6480" w:hanging="180"/>
      </w:pPr>
    </w:lvl>
  </w:abstractNum>
  <w:abstractNum w:abstractNumId="12">
    <w:nsid w:val="42417CC6"/>
    <w:multiLevelType w:val="hybridMultilevel"/>
    <w:tmpl w:val="23D4C946"/>
    <w:lvl w:ilvl="0" w:tplc="2946DD5A">
      <w:start w:val="1"/>
      <w:numFmt w:val="bullet"/>
      <w:lvlText w:val=""/>
      <w:lvlJc w:val="left"/>
      <w:pPr>
        <w:ind w:left="720" w:hanging="360"/>
      </w:pPr>
      <w:rPr>
        <w:rFonts w:ascii="Symbol" w:hAnsi="Symbol" w:hint="default"/>
      </w:rPr>
    </w:lvl>
    <w:lvl w:ilvl="1" w:tplc="5F5E221E" w:tentative="1">
      <w:start w:val="1"/>
      <w:numFmt w:val="bullet"/>
      <w:lvlText w:val="o"/>
      <w:lvlJc w:val="left"/>
      <w:pPr>
        <w:ind w:left="1440" w:hanging="360"/>
      </w:pPr>
      <w:rPr>
        <w:rFonts w:ascii="Courier New" w:hAnsi="Courier New" w:cs="Courier New" w:hint="default"/>
      </w:rPr>
    </w:lvl>
    <w:lvl w:ilvl="2" w:tplc="3A449FB6" w:tentative="1">
      <w:start w:val="1"/>
      <w:numFmt w:val="bullet"/>
      <w:lvlText w:val=""/>
      <w:lvlJc w:val="left"/>
      <w:pPr>
        <w:ind w:left="2160" w:hanging="360"/>
      </w:pPr>
      <w:rPr>
        <w:rFonts w:ascii="Wingdings" w:hAnsi="Wingdings" w:hint="default"/>
      </w:rPr>
    </w:lvl>
    <w:lvl w:ilvl="3" w:tplc="A2FC2CC8" w:tentative="1">
      <w:start w:val="1"/>
      <w:numFmt w:val="bullet"/>
      <w:lvlText w:val=""/>
      <w:lvlJc w:val="left"/>
      <w:pPr>
        <w:ind w:left="2880" w:hanging="360"/>
      </w:pPr>
      <w:rPr>
        <w:rFonts w:ascii="Symbol" w:hAnsi="Symbol" w:hint="default"/>
      </w:rPr>
    </w:lvl>
    <w:lvl w:ilvl="4" w:tplc="52D89E48" w:tentative="1">
      <w:start w:val="1"/>
      <w:numFmt w:val="bullet"/>
      <w:lvlText w:val="o"/>
      <w:lvlJc w:val="left"/>
      <w:pPr>
        <w:ind w:left="3600" w:hanging="360"/>
      </w:pPr>
      <w:rPr>
        <w:rFonts w:ascii="Courier New" w:hAnsi="Courier New" w:cs="Courier New" w:hint="default"/>
      </w:rPr>
    </w:lvl>
    <w:lvl w:ilvl="5" w:tplc="9DB21BA2" w:tentative="1">
      <w:start w:val="1"/>
      <w:numFmt w:val="bullet"/>
      <w:lvlText w:val=""/>
      <w:lvlJc w:val="left"/>
      <w:pPr>
        <w:ind w:left="4320" w:hanging="360"/>
      </w:pPr>
      <w:rPr>
        <w:rFonts w:ascii="Wingdings" w:hAnsi="Wingdings" w:hint="default"/>
      </w:rPr>
    </w:lvl>
    <w:lvl w:ilvl="6" w:tplc="5F00E04E" w:tentative="1">
      <w:start w:val="1"/>
      <w:numFmt w:val="bullet"/>
      <w:lvlText w:val=""/>
      <w:lvlJc w:val="left"/>
      <w:pPr>
        <w:ind w:left="5040" w:hanging="360"/>
      </w:pPr>
      <w:rPr>
        <w:rFonts w:ascii="Symbol" w:hAnsi="Symbol" w:hint="default"/>
      </w:rPr>
    </w:lvl>
    <w:lvl w:ilvl="7" w:tplc="89E489BA" w:tentative="1">
      <w:start w:val="1"/>
      <w:numFmt w:val="bullet"/>
      <w:lvlText w:val="o"/>
      <w:lvlJc w:val="left"/>
      <w:pPr>
        <w:ind w:left="5760" w:hanging="360"/>
      </w:pPr>
      <w:rPr>
        <w:rFonts w:ascii="Courier New" w:hAnsi="Courier New" w:cs="Courier New" w:hint="default"/>
      </w:rPr>
    </w:lvl>
    <w:lvl w:ilvl="8" w:tplc="27544630" w:tentative="1">
      <w:start w:val="1"/>
      <w:numFmt w:val="bullet"/>
      <w:lvlText w:val=""/>
      <w:lvlJc w:val="left"/>
      <w:pPr>
        <w:ind w:left="6480" w:hanging="360"/>
      </w:pPr>
      <w:rPr>
        <w:rFonts w:ascii="Wingdings" w:hAnsi="Wingdings" w:hint="default"/>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B5C05"/>
    <w:rsid w:val="000C1F77"/>
    <w:rsid w:val="000C5195"/>
    <w:rsid w:val="000D1FD0"/>
    <w:rsid w:val="000D3F41"/>
    <w:rsid w:val="001043B6"/>
    <w:rsid w:val="00120D8C"/>
    <w:rsid w:val="00156E81"/>
    <w:rsid w:val="001B2C2B"/>
    <w:rsid w:val="001D3AEE"/>
    <w:rsid w:val="001F5293"/>
    <w:rsid w:val="00207C96"/>
    <w:rsid w:val="002327F7"/>
    <w:rsid w:val="00235295"/>
    <w:rsid w:val="002513E9"/>
    <w:rsid w:val="00296FED"/>
    <w:rsid w:val="002F4AE2"/>
    <w:rsid w:val="00355DCA"/>
    <w:rsid w:val="00386E26"/>
    <w:rsid w:val="003D66CB"/>
    <w:rsid w:val="003F5409"/>
    <w:rsid w:val="003F73AD"/>
    <w:rsid w:val="00445E12"/>
    <w:rsid w:val="004522DA"/>
    <w:rsid w:val="004578B7"/>
    <w:rsid w:val="004724D7"/>
    <w:rsid w:val="00492655"/>
    <w:rsid w:val="004A0565"/>
    <w:rsid w:val="00541017"/>
    <w:rsid w:val="0054276E"/>
    <w:rsid w:val="00551A02"/>
    <w:rsid w:val="005534FA"/>
    <w:rsid w:val="00582AF6"/>
    <w:rsid w:val="005A615D"/>
    <w:rsid w:val="005B3A43"/>
    <w:rsid w:val="005C39B5"/>
    <w:rsid w:val="005C69C8"/>
    <w:rsid w:val="005D3A03"/>
    <w:rsid w:val="005E6AF9"/>
    <w:rsid w:val="005F6BDF"/>
    <w:rsid w:val="00623034"/>
    <w:rsid w:val="006425A1"/>
    <w:rsid w:val="006D33BA"/>
    <w:rsid w:val="00722BDE"/>
    <w:rsid w:val="00797F6D"/>
    <w:rsid w:val="007F1009"/>
    <w:rsid w:val="008002C0"/>
    <w:rsid w:val="008B0E56"/>
    <w:rsid w:val="008C5323"/>
    <w:rsid w:val="008D477A"/>
    <w:rsid w:val="008D5F9A"/>
    <w:rsid w:val="008E3AC1"/>
    <w:rsid w:val="009878A3"/>
    <w:rsid w:val="0099012D"/>
    <w:rsid w:val="009A6A3B"/>
    <w:rsid w:val="00A279A2"/>
    <w:rsid w:val="00AD5735"/>
    <w:rsid w:val="00B4615C"/>
    <w:rsid w:val="00B566CC"/>
    <w:rsid w:val="00B823AA"/>
    <w:rsid w:val="00BA45DB"/>
    <w:rsid w:val="00BF4184"/>
    <w:rsid w:val="00C0601E"/>
    <w:rsid w:val="00C31D30"/>
    <w:rsid w:val="00C370BD"/>
    <w:rsid w:val="00C97C01"/>
    <w:rsid w:val="00CD6E39"/>
    <w:rsid w:val="00CF6E91"/>
    <w:rsid w:val="00D0041B"/>
    <w:rsid w:val="00D031D1"/>
    <w:rsid w:val="00D151D3"/>
    <w:rsid w:val="00D30337"/>
    <w:rsid w:val="00D343E0"/>
    <w:rsid w:val="00D47FB3"/>
    <w:rsid w:val="00D75ACE"/>
    <w:rsid w:val="00D85B68"/>
    <w:rsid w:val="00E6004D"/>
    <w:rsid w:val="00E7207F"/>
    <w:rsid w:val="00E81978"/>
    <w:rsid w:val="00E86B40"/>
    <w:rsid w:val="00E93155"/>
    <w:rsid w:val="00E96000"/>
    <w:rsid w:val="00E979DD"/>
    <w:rsid w:val="00EC2620"/>
    <w:rsid w:val="00EE5314"/>
    <w:rsid w:val="00F379B7"/>
    <w:rsid w:val="00F525FA"/>
    <w:rsid w:val="00F82768"/>
    <w:rsid w:val="00FC0F11"/>
    <w:rsid w:val="00FC553F"/>
    <w:rsid w:val="00FD2111"/>
    <w:rsid w:val="00FD7C1E"/>
    <w:rsid w:val="00FE759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CD5A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4B39A5">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4B39A5">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9567C"/>
    <w:rsid w:val="000F736C"/>
    <w:rsid w:val="00182DCA"/>
    <w:rsid w:val="00271548"/>
    <w:rsid w:val="00321589"/>
    <w:rsid w:val="004B39A5"/>
    <w:rsid w:val="0050274E"/>
    <w:rsid w:val="0050583A"/>
    <w:rsid w:val="005E4BEC"/>
    <w:rsid w:val="005F020B"/>
    <w:rsid w:val="00722BDE"/>
    <w:rsid w:val="008A5213"/>
    <w:rsid w:val="00A91B7B"/>
    <w:rsid w:val="00BA48ED"/>
    <w:rsid w:val="00CC55B5"/>
    <w:rsid w:val="00CE4969"/>
    <w:rsid w:val="00CF0618"/>
    <w:rsid w:val="00D34E4C"/>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39</Words>
  <Characters>4217</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2T11:54:00Z</dcterms:created>
  <dcterms:modified xsi:type="dcterms:W3CDTF">2019-07-0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BQ4oPT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